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23132E" w:rsidR="00AA19C9" w:rsidRDefault="0045506F" w14:paraId="7DDB587A" w14:textId="77777777">
      <w:r w:rsidR="0045506F">
        <w:rPr/>
        <w:t xml:space="preserve">Appendix 1: Questions relevant to this </w:t>
      </w:r>
      <w:r w:rsidR="0045506F">
        <w:rPr/>
        <w:t>study</w:t>
      </w:r>
      <w:r w:rsidR="0045506F">
        <w:rPr/>
        <w:t>.</w:t>
      </w:r>
    </w:p>
    <w:tbl>
      <w:tblPr>
        <w:tblStyle w:val="TableGrid"/>
        <w:tblW w:w="0" w:type="auto"/>
        <w:tblLook w:val="04A0" w:firstRow="1" w:lastRow="0" w:firstColumn="1" w:lastColumn="0" w:noHBand="0" w:noVBand="1"/>
      </w:tblPr>
      <w:tblGrid>
        <w:gridCol w:w="562"/>
        <w:gridCol w:w="5448"/>
        <w:gridCol w:w="3006"/>
      </w:tblGrid>
      <w:tr w:rsidR="00AA19C9" w:rsidTr="2C452D3F" w14:paraId="151A047E" w14:textId="77777777">
        <w:tc>
          <w:tcPr>
            <w:tcW w:w="562" w:type="dxa"/>
            <w:tcMar/>
          </w:tcPr>
          <w:p w:rsidR="00AA19C9" w:rsidRDefault="00AA19C9" w14:paraId="74861384" w14:textId="77777777"/>
        </w:tc>
        <w:tc>
          <w:tcPr>
            <w:tcW w:w="5448" w:type="dxa"/>
            <w:tcMar/>
          </w:tcPr>
          <w:p w:rsidRPr="0023132E" w:rsidR="00AA19C9" w:rsidRDefault="00AA19C9" w14:paraId="56A7A603" w14:textId="222B1889">
            <w:pPr>
              <w:rPr>
                <w:rFonts w:eastAsia="Times New Roman" w:cs="Helvetica"/>
                <w:bCs/>
                <w:color w:val="000000"/>
                <w:lang w:eastAsia="en-AU"/>
              </w:rPr>
            </w:pPr>
            <w:r>
              <w:rPr>
                <w:rFonts w:eastAsia="Times New Roman" w:cs="Helvetica"/>
                <w:bCs/>
                <w:color w:val="000000"/>
                <w:lang w:eastAsia="en-AU"/>
              </w:rPr>
              <w:t>Question</w:t>
            </w:r>
          </w:p>
        </w:tc>
        <w:tc>
          <w:tcPr>
            <w:tcW w:w="3006" w:type="dxa"/>
            <w:tcMar/>
          </w:tcPr>
          <w:p w:rsidRPr="0023132E" w:rsidR="00AA19C9" w:rsidP="00AA19C9" w:rsidRDefault="00AA19C9" w14:paraId="7898B30D" w14:textId="6A591389">
            <w:r>
              <w:t>Answers</w:t>
            </w:r>
          </w:p>
        </w:tc>
      </w:tr>
      <w:tr w:rsidR="00AA19C9" w:rsidTr="2C452D3F" w14:paraId="6229F0A0" w14:textId="77777777">
        <w:tc>
          <w:tcPr>
            <w:tcW w:w="562" w:type="dxa"/>
            <w:tcMar/>
          </w:tcPr>
          <w:p w:rsidR="00AA19C9" w:rsidRDefault="00AA19C9" w14:paraId="2581E8E1" w14:textId="011C475D">
            <w:r>
              <w:t>1</w:t>
            </w:r>
          </w:p>
        </w:tc>
        <w:tc>
          <w:tcPr>
            <w:tcW w:w="5448" w:type="dxa"/>
            <w:tcMar/>
          </w:tcPr>
          <w:p w:rsidR="00AA19C9" w:rsidRDefault="00AA19C9" w14:paraId="03CFC1E7" w14:textId="7CC90E70">
            <w:r w:rsidRPr="0023132E">
              <w:rPr>
                <w:rFonts w:eastAsia="Times New Roman" w:cs="Helvetica"/>
                <w:bCs/>
                <w:color w:val="000000"/>
                <w:lang w:eastAsia="en-AU"/>
              </w:rPr>
              <w:t xml:space="preserve">In the past 12 months have you visited a </w:t>
            </w:r>
            <w:r w:rsidRPr="0023132E">
              <w:t>GP- General Practitioner</w:t>
            </w:r>
          </w:p>
        </w:tc>
        <w:tc>
          <w:tcPr>
            <w:tcW w:w="3006" w:type="dxa"/>
            <w:tcMar/>
          </w:tcPr>
          <w:p w:rsidRPr="0023132E" w:rsidR="00AA19C9" w:rsidP="00AA19C9" w:rsidRDefault="00AA19C9" w14:paraId="7EC5492A" w14:textId="77777777">
            <w:r w:rsidRPr="0023132E">
              <w:t>Yes, No</w:t>
            </w:r>
          </w:p>
          <w:p w:rsidR="00AA19C9" w:rsidRDefault="00AA19C9" w14:paraId="544E7D4E" w14:textId="77777777"/>
        </w:tc>
      </w:tr>
      <w:tr w:rsidR="00AA19C9" w:rsidTr="2C452D3F" w14:paraId="783136C2" w14:textId="77777777">
        <w:tc>
          <w:tcPr>
            <w:tcW w:w="562" w:type="dxa"/>
            <w:tcMar/>
          </w:tcPr>
          <w:p w:rsidR="00AA19C9" w:rsidRDefault="00AA19C9" w14:paraId="7E011B6A" w14:textId="34EA6712">
            <w:r>
              <w:t>2</w:t>
            </w:r>
          </w:p>
        </w:tc>
        <w:tc>
          <w:tcPr>
            <w:tcW w:w="5448" w:type="dxa"/>
            <w:tcMar/>
          </w:tcPr>
          <w:p w:rsidRPr="0023132E" w:rsidR="00AA19C9" w:rsidP="00AA19C9" w:rsidRDefault="00AA19C9" w14:paraId="063244CD" w14:textId="23112D1B">
            <w:r w:rsidRPr="0023132E">
              <w:t xml:space="preserve">Which GP clinics have you visited in the past 12 months? </w:t>
            </w:r>
          </w:p>
          <w:p w:rsidR="00AA19C9" w:rsidRDefault="00AA19C9" w14:paraId="0B85A3ED" w14:textId="77777777"/>
        </w:tc>
        <w:tc>
          <w:tcPr>
            <w:tcW w:w="3006" w:type="dxa"/>
            <w:tcMar/>
          </w:tcPr>
          <w:p w:rsidR="00AA19C9" w:rsidRDefault="00AA19C9" w14:paraId="20EE7CAA" w14:textId="47480E0F">
            <w:r w:rsidRPr="0023132E">
              <w:t>List of 28 local practices, plus ‘other, please specify’</w:t>
            </w:r>
            <w:r>
              <w:t>, select all that apply.</w:t>
            </w:r>
          </w:p>
        </w:tc>
      </w:tr>
      <w:tr w:rsidR="00AA19C9" w:rsidTr="2C452D3F" w14:paraId="0795D366" w14:textId="77777777">
        <w:tc>
          <w:tcPr>
            <w:tcW w:w="562" w:type="dxa"/>
            <w:tcMar/>
          </w:tcPr>
          <w:p w:rsidR="00AA19C9" w:rsidRDefault="00AA19C9" w14:paraId="130EA8BD" w14:textId="1F80DE6E">
            <w:r>
              <w:t>3</w:t>
            </w:r>
          </w:p>
        </w:tc>
        <w:tc>
          <w:tcPr>
            <w:tcW w:w="5448" w:type="dxa"/>
            <w:tcMar/>
          </w:tcPr>
          <w:p w:rsidR="00AA19C9" w:rsidRDefault="00AA19C9" w14:paraId="346C22AB" w14:textId="729A0778">
            <w:r w:rsidRPr="0023132E">
              <w:t>If you visited more than one GP clinic, please comment why?</w:t>
            </w:r>
          </w:p>
        </w:tc>
        <w:tc>
          <w:tcPr>
            <w:tcW w:w="3006" w:type="dxa"/>
            <w:tcMar/>
          </w:tcPr>
          <w:p w:rsidR="00AA19C9" w:rsidRDefault="00AA19C9" w14:paraId="337AC2F4" w14:textId="70693C15">
            <w:r>
              <w:t>Free text</w:t>
            </w:r>
          </w:p>
        </w:tc>
      </w:tr>
      <w:tr w:rsidR="00AA19C9" w:rsidTr="2C452D3F" w14:paraId="0E4183FD" w14:textId="77777777">
        <w:tc>
          <w:tcPr>
            <w:tcW w:w="562" w:type="dxa"/>
            <w:tcMar/>
          </w:tcPr>
          <w:p w:rsidR="00AA19C9" w:rsidRDefault="00AA19C9" w14:paraId="19DBB1D8" w14:textId="2DE1EC7B">
            <w:r>
              <w:t>4</w:t>
            </w:r>
          </w:p>
        </w:tc>
        <w:tc>
          <w:tcPr>
            <w:tcW w:w="5448" w:type="dxa"/>
            <w:tcMar/>
          </w:tcPr>
          <w:p w:rsidR="00AA19C9" w:rsidRDefault="00AA19C9" w14:paraId="1C427161" w14:textId="36056733">
            <w:r w:rsidRPr="0023132E">
              <w:t>Are you bulk-billed?</w:t>
            </w:r>
          </w:p>
        </w:tc>
        <w:tc>
          <w:tcPr>
            <w:tcW w:w="3006" w:type="dxa"/>
            <w:tcMar/>
          </w:tcPr>
          <w:p w:rsidR="00AA19C9" w:rsidRDefault="006A2CE4" w14:paraId="3C045BC6" w14:textId="3BF75E5C">
            <w:r w:rsidRPr="0023132E">
              <w:t>Yes, No</w:t>
            </w:r>
          </w:p>
        </w:tc>
      </w:tr>
      <w:tr w:rsidR="00AA19C9" w:rsidTr="2C452D3F" w14:paraId="4D1DAAE1" w14:textId="77777777">
        <w:tc>
          <w:tcPr>
            <w:tcW w:w="562" w:type="dxa"/>
            <w:tcMar/>
          </w:tcPr>
          <w:p w:rsidR="00AA19C9" w:rsidRDefault="00AA19C9" w14:paraId="02713836" w14:textId="4F39E397">
            <w:r>
              <w:t>5</w:t>
            </w:r>
          </w:p>
        </w:tc>
        <w:tc>
          <w:tcPr>
            <w:tcW w:w="5448" w:type="dxa"/>
            <w:tcMar/>
          </w:tcPr>
          <w:p w:rsidR="00AA19C9" w:rsidRDefault="00AA19C9" w14:paraId="4C86250A" w14:textId="59B93221">
            <w:r w:rsidRPr="0023132E">
              <w:t>In the past 12 months how often did you visit a GP?</w:t>
            </w:r>
          </w:p>
        </w:tc>
        <w:tc>
          <w:tcPr>
            <w:tcW w:w="3006" w:type="dxa"/>
            <w:tcMar/>
          </w:tcPr>
          <w:p w:rsidR="00AA19C9" w:rsidRDefault="00AA19C9" w14:paraId="5147DE08" w14:textId="77777777"/>
        </w:tc>
      </w:tr>
      <w:tr w:rsidR="00AA19C9" w:rsidTr="2C452D3F" w14:paraId="6FE5BFE2" w14:textId="77777777">
        <w:tc>
          <w:tcPr>
            <w:tcW w:w="562" w:type="dxa"/>
            <w:tcMar/>
          </w:tcPr>
          <w:p w:rsidR="00AA19C9" w:rsidRDefault="00AA19C9" w14:paraId="063148A4" w14:textId="7ADD0330">
            <w:r>
              <w:t>6</w:t>
            </w:r>
          </w:p>
        </w:tc>
        <w:tc>
          <w:tcPr>
            <w:tcW w:w="5448" w:type="dxa"/>
            <w:tcMar/>
          </w:tcPr>
          <w:p w:rsidR="00AA19C9" w:rsidRDefault="00AA19C9" w14:paraId="2BBC7952" w14:textId="64F029F5">
            <w:r w:rsidRPr="0023132E">
              <w:t>In the past 12 months how many GPs have you visited?</w:t>
            </w:r>
          </w:p>
        </w:tc>
        <w:tc>
          <w:tcPr>
            <w:tcW w:w="3006" w:type="dxa"/>
            <w:tcMar/>
          </w:tcPr>
          <w:p w:rsidR="00AA19C9" w:rsidRDefault="00AA19C9" w14:paraId="78870C09" w14:textId="77777777"/>
        </w:tc>
      </w:tr>
      <w:tr w:rsidR="00AA19C9" w:rsidTr="2C452D3F" w14:paraId="38B52012" w14:textId="77777777">
        <w:tc>
          <w:tcPr>
            <w:tcW w:w="562" w:type="dxa"/>
            <w:tcMar/>
          </w:tcPr>
          <w:p w:rsidR="00AA19C9" w:rsidRDefault="00AA19C9" w14:paraId="5BFF42CD" w14:textId="0BD03D2E">
            <w:r>
              <w:t>7</w:t>
            </w:r>
          </w:p>
        </w:tc>
        <w:tc>
          <w:tcPr>
            <w:tcW w:w="5448" w:type="dxa"/>
            <w:tcMar/>
          </w:tcPr>
          <w:p w:rsidR="00AA19C9" w:rsidRDefault="00AA19C9" w14:paraId="6AB29C7E" w14:textId="0B2704B7">
            <w:r w:rsidRPr="0023132E">
              <w:t>Please comment why you went to different GPs?</w:t>
            </w:r>
          </w:p>
        </w:tc>
        <w:tc>
          <w:tcPr>
            <w:tcW w:w="3006" w:type="dxa"/>
            <w:tcMar/>
          </w:tcPr>
          <w:p w:rsidR="00AA19C9" w:rsidRDefault="00AA19C9" w14:paraId="612A8ECC" w14:textId="1032E279">
            <w:r>
              <w:t>Free text</w:t>
            </w:r>
          </w:p>
        </w:tc>
      </w:tr>
      <w:tr w:rsidR="00AA19C9" w:rsidTr="2C452D3F" w14:paraId="2855DD6C" w14:textId="77777777">
        <w:tc>
          <w:tcPr>
            <w:tcW w:w="562" w:type="dxa"/>
            <w:tcMar/>
          </w:tcPr>
          <w:p w:rsidR="00AA19C9" w:rsidRDefault="00AA19C9" w14:paraId="179C24F7" w14:textId="4EC7C130">
            <w:r>
              <w:t>8</w:t>
            </w:r>
          </w:p>
        </w:tc>
        <w:tc>
          <w:tcPr>
            <w:tcW w:w="5448" w:type="dxa"/>
            <w:tcMar/>
          </w:tcPr>
          <w:p w:rsidR="00AA19C9" w:rsidRDefault="00AA19C9" w14:paraId="5C42C3B6" w14:textId="4BE869D8">
            <w:r w:rsidRPr="0023132E">
              <w:t>How many days did you wait for an appointment with the GP? (From the time you rang to make the appointment to the data of the appointment, not in the waiting room)</w:t>
            </w:r>
          </w:p>
        </w:tc>
        <w:tc>
          <w:tcPr>
            <w:tcW w:w="3006" w:type="dxa"/>
            <w:tcMar/>
          </w:tcPr>
          <w:p w:rsidR="00AA19C9" w:rsidRDefault="00AA19C9" w14:paraId="085B0EDD" w14:textId="77777777"/>
        </w:tc>
      </w:tr>
      <w:tr w:rsidR="00AA19C9" w:rsidTr="2C452D3F" w14:paraId="3D1908C2" w14:textId="77777777">
        <w:tc>
          <w:tcPr>
            <w:tcW w:w="562" w:type="dxa"/>
            <w:tcMar/>
          </w:tcPr>
          <w:p w:rsidR="00AA19C9" w:rsidRDefault="00AA19C9" w14:paraId="659A061F" w14:textId="0442D9E5">
            <w:r>
              <w:t>9</w:t>
            </w:r>
          </w:p>
        </w:tc>
        <w:tc>
          <w:tcPr>
            <w:tcW w:w="5448" w:type="dxa"/>
            <w:tcMar/>
          </w:tcPr>
          <w:p w:rsidRPr="0023132E" w:rsidR="00AA19C9" w:rsidRDefault="00AA19C9" w14:paraId="60E9CF0B" w14:textId="3177433A">
            <w:r w:rsidRPr="0023132E">
              <w:t>In the past 12 months how satisfied were you with the GP?</w:t>
            </w:r>
          </w:p>
        </w:tc>
        <w:tc>
          <w:tcPr>
            <w:tcW w:w="3006" w:type="dxa"/>
            <w:tcMar/>
          </w:tcPr>
          <w:p w:rsidR="00AA19C9" w:rsidRDefault="00AA19C9" w14:paraId="04B8B589" w14:textId="1AA94B3D">
            <w:r>
              <w:t>Very satisfied, satisfied, neither dissatisfied or satisfied, dissatisfied, very dissatisfied.</w:t>
            </w:r>
          </w:p>
        </w:tc>
      </w:tr>
      <w:tr w:rsidR="00AA19C9" w:rsidTr="2C452D3F" w14:paraId="4090FDAE" w14:textId="77777777">
        <w:tc>
          <w:tcPr>
            <w:tcW w:w="562" w:type="dxa"/>
            <w:tcMar/>
          </w:tcPr>
          <w:p w:rsidR="00AA19C9" w:rsidRDefault="00AA19C9" w14:paraId="718415C0" w14:textId="13ADDB05">
            <w:r>
              <w:t>10</w:t>
            </w:r>
          </w:p>
        </w:tc>
        <w:tc>
          <w:tcPr>
            <w:tcW w:w="5448" w:type="dxa"/>
            <w:tcMar/>
          </w:tcPr>
          <w:p w:rsidRPr="0023132E" w:rsidR="00AA19C9" w:rsidRDefault="00AA19C9" w14:paraId="734364B4" w14:textId="4EEC117A">
            <w:r w:rsidRPr="0023132E">
              <w:t>My confidence in the doctor’s ability:</w:t>
            </w:r>
          </w:p>
        </w:tc>
        <w:tc>
          <w:tcPr>
            <w:tcW w:w="3006" w:type="dxa"/>
            <w:tcMar/>
          </w:tcPr>
          <w:p w:rsidR="00AA19C9" w:rsidRDefault="00AA19C9" w14:paraId="7B7B3444" w14:textId="75558849">
            <w:r w:rsidRPr="0023132E">
              <w:t>Excellent, very good, good, fair, poor.</w:t>
            </w:r>
          </w:p>
        </w:tc>
      </w:tr>
      <w:tr w:rsidR="00AA19C9" w:rsidTr="2C452D3F" w14:paraId="79F0AA35" w14:textId="77777777">
        <w:tc>
          <w:tcPr>
            <w:tcW w:w="562" w:type="dxa"/>
            <w:tcMar/>
          </w:tcPr>
          <w:p w:rsidR="00AA19C9" w:rsidRDefault="00AA19C9" w14:paraId="03B73BEC" w14:textId="0FB81B76">
            <w:r>
              <w:t>11</w:t>
            </w:r>
          </w:p>
        </w:tc>
        <w:tc>
          <w:tcPr>
            <w:tcW w:w="5448" w:type="dxa"/>
            <w:tcMar/>
          </w:tcPr>
          <w:p w:rsidRPr="0023132E" w:rsidR="00AA19C9" w:rsidRDefault="00AA19C9" w14:paraId="2782824F" w14:textId="665B3B39">
            <w:r w:rsidRPr="0023132E">
              <w:t>What is your sex?</w:t>
            </w:r>
          </w:p>
        </w:tc>
        <w:tc>
          <w:tcPr>
            <w:tcW w:w="3006" w:type="dxa"/>
            <w:tcMar/>
          </w:tcPr>
          <w:p w:rsidR="00AA19C9" w:rsidRDefault="00AA19C9" w14:paraId="54CDE5AB" w14:textId="2F485A66">
            <w:r w:rsidRPr="0023132E">
              <w:t>Male, female, transgender/intersex/other</w:t>
            </w:r>
          </w:p>
        </w:tc>
      </w:tr>
      <w:tr w:rsidR="2C452D3F" w:rsidTr="2C452D3F" w14:paraId="3D340AEC">
        <w:tc>
          <w:tcPr>
            <w:tcW w:w="562" w:type="dxa"/>
            <w:tcMar/>
          </w:tcPr>
          <w:p w:rsidR="192D0733" w:rsidP="2C452D3F" w:rsidRDefault="192D0733" w14:paraId="570F126C" w14:textId="7CB7EFDF">
            <w:pPr>
              <w:pStyle w:val="Normal"/>
            </w:pPr>
            <w:r w:rsidR="192D0733">
              <w:rPr/>
              <w:t>12</w:t>
            </w:r>
          </w:p>
        </w:tc>
        <w:tc>
          <w:tcPr>
            <w:tcW w:w="5448" w:type="dxa"/>
            <w:tcMar/>
          </w:tcPr>
          <w:p w:rsidR="192D0733" w:rsidP="2C452D3F" w:rsidRDefault="192D0733" w14:paraId="5E96C81E" w14:textId="4D93EAC2">
            <w:pPr>
              <w:pStyle w:val="Normal"/>
            </w:pPr>
            <w:r w:rsidR="192D0733">
              <w:rPr/>
              <w:t xml:space="preserve">What is your date of birth? </w:t>
            </w:r>
          </w:p>
        </w:tc>
        <w:tc>
          <w:tcPr>
            <w:tcW w:w="3006" w:type="dxa"/>
            <w:tcMar/>
          </w:tcPr>
          <w:p w:rsidR="192D0733" w:rsidP="2C452D3F" w:rsidRDefault="192D0733" w14:paraId="030C16C8" w14:textId="55440FD4">
            <w:pPr>
              <w:pStyle w:val="Normal"/>
            </w:pPr>
            <w:r w:rsidR="192D0733">
              <w:rPr/>
              <w:t>Age calculated (years) between date of birth and survey date.</w:t>
            </w:r>
          </w:p>
        </w:tc>
      </w:tr>
      <w:tr w:rsidR="00AA19C9" w:rsidTr="2C452D3F" w14:paraId="11D35C5C" w14:textId="77777777">
        <w:tc>
          <w:tcPr>
            <w:tcW w:w="562" w:type="dxa"/>
            <w:tcMar/>
          </w:tcPr>
          <w:p w:rsidR="00AA19C9" w:rsidRDefault="00AA19C9" w14:paraId="2A1071D8" w14:textId="2502417E">
            <w:r>
              <w:t>12</w:t>
            </w:r>
          </w:p>
        </w:tc>
        <w:tc>
          <w:tcPr>
            <w:tcW w:w="5448" w:type="dxa"/>
            <w:tcMar/>
          </w:tcPr>
          <w:p w:rsidRPr="0023132E" w:rsidR="00AA19C9" w:rsidRDefault="00AA19C9" w14:paraId="53EC45AE" w14:textId="75BF341A">
            <w:r w:rsidRPr="0023132E">
              <w:t>Were you born in Australia?</w:t>
            </w:r>
          </w:p>
        </w:tc>
        <w:tc>
          <w:tcPr>
            <w:tcW w:w="3006" w:type="dxa"/>
            <w:tcMar/>
          </w:tcPr>
          <w:p w:rsidR="00AA19C9" w:rsidRDefault="006A2CE4" w14:paraId="2A3A18BA" w14:textId="3F0DC717">
            <w:r>
              <w:t>Yes, N</w:t>
            </w:r>
            <w:r w:rsidR="00AA19C9">
              <w:t>o</w:t>
            </w:r>
          </w:p>
        </w:tc>
      </w:tr>
      <w:tr w:rsidR="00AA19C9" w:rsidTr="2C452D3F" w14:paraId="319312A1" w14:textId="77777777">
        <w:tc>
          <w:tcPr>
            <w:tcW w:w="562" w:type="dxa"/>
            <w:tcMar/>
          </w:tcPr>
          <w:p w:rsidR="00AA19C9" w:rsidRDefault="00AA19C9" w14:paraId="33A8BDBC" w14:textId="629742C5">
            <w:r>
              <w:t>13</w:t>
            </w:r>
          </w:p>
        </w:tc>
        <w:tc>
          <w:tcPr>
            <w:tcW w:w="5448" w:type="dxa"/>
            <w:tcMar/>
          </w:tcPr>
          <w:p w:rsidRPr="0023132E" w:rsidR="00AA19C9" w:rsidRDefault="00AA19C9" w14:paraId="6B839E80" w14:textId="5141C2CB">
            <w:r w:rsidRPr="0023132E">
              <w:t xml:space="preserve">Do you have private health insurance coverage for hospital expenses? </w:t>
            </w:r>
          </w:p>
        </w:tc>
        <w:tc>
          <w:tcPr>
            <w:tcW w:w="3006" w:type="dxa"/>
            <w:tcMar/>
          </w:tcPr>
          <w:p w:rsidR="00AA19C9" w:rsidP="00025424" w:rsidRDefault="00025424" w14:paraId="33648019" w14:textId="3B74DFB1">
            <w:r>
              <w:t>Yes (minimal coverage), yes (higher coverage) recoded as yes. No, Department of Veterans affairs card, health care card, recoded as n</w:t>
            </w:r>
            <w:r w:rsidR="00E460EE">
              <w:t>o.</w:t>
            </w:r>
          </w:p>
        </w:tc>
      </w:tr>
      <w:tr w:rsidR="00AA19C9" w:rsidTr="2C452D3F" w14:paraId="772E2697" w14:textId="77777777">
        <w:tc>
          <w:tcPr>
            <w:tcW w:w="562" w:type="dxa"/>
            <w:tcMar/>
          </w:tcPr>
          <w:p w:rsidR="00AA19C9" w:rsidRDefault="00AA19C9" w14:paraId="4F2ED03E" w14:textId="5FE96667">
            <w:r>
              <w:t>14</w:t>
            </w:r>
          </w:p>
        </w:tc>
        <w:tc>
          <w:tcPr>
            <w:tcW w:w="5448" w:type="dxa"/>
            <w:tcMar/>
          </w:tcPr>
          <w:p w:rsidRPr="0023132E" w:rsidR="00AA19C9" w:rsidRDefault="00AA19C9" w14:paraId="51F7CD3D" w14:textId="67DDCE28">
            <w:r w:rsidRPr="0023132E">
              <w:t xml:space="preserve">How far do you generally travel for </w:t>
            </w:r>
            <w:r>
              <w:t>the following services: (GP)</w:t>
            </w:r>
          </w:p>
        </w:tc>
        <w:tc>
          <w:tcPr>
            <w:tcW w:w="3006" w:type="dxa"/>
            <w:tcMar/>
          </w:tcPr>
          <w:p w:rsidR="00AA19C9" w:rsidRDefault="00AA19C9" w14:paraId="2A897A86" w14:textId="1DDD0128">
            <w:r w:rsidRPr="0023132E">
              <w:t>less than 5km, 5-10km,11-50km,50-100km, &gt;100km, NA</w:t>
            </w:r>
          </w:p>
        </w:tc>
      </w:tr>
      <w:tr w:rsidR="00AA19C9" w:rsidTr="2C452D3F" w14:paraId="02F4CC00" w14:textId="77777777">
        <w:tc>
          <w:tcPr>
            <w:tcW w:w="562" w:type="dxa"/>
            <w:tcMar/>
          </w:tcPr>
          <w:p w:rsidR="00AA19C9" w:rsidRDefault="00AA19C9" w14:paraId="5EC9689B" w14:textId="180A760E">
            <w:r>
              <w:t>15</w:t>
            </w:r>
          </w:p>
        </w:tc>
        <w:tc>
          <w:tcPr>
            <w:tcW w:w="5448" w:type="dxa"/>
            <w:tcMar/>
          </w:tcPr>
          <w:p w:rsidRPr="0023132E" w:rsidR="00AA19C9" w:rsidRDefault="00AA19C9" w14:paraId="6FBEEE81" w14:textId="023AC862">
            <w:r w:rsidRPr="0023132E">
              <w:t xml:space="preserve">Have you been to the </w:t>
            </w:r>
            <w:r w:rsidR="006A2CE4">
              <w:t>Emergency Department to receive</w:t>
            </w:r>
            <w:r w:rsidRPr="0023132E">
              <w:t xml:space="preserve"> medical care in the past 12 months?</w:t>
            </w:r>
          </w:p>
        </w:tc>
        <w:tc>
          <w:tcPr>
            <w:tcW w:w="3006" w:type="dxa"/>
            <w:tcMar/>
          </w:tcPr>
          <w:p w:rsidR="00AA19C9" w:rsidRDefault="00E460EE" w14:paraId="0AD0AFCC" w14:textId="104FFE40">
            <w:r>
              <w:t>Yes, No</w:t>
            </w:r>
          </w:p>
        </w:tc>
      </w:tr>
      <w:tr w:rsidR="00AA19C9" w:rsidTr="2C452D3F" w14:paraId="2F4D90F0" w14:textId="77777777">
        <w:tc>
          <w:tcPr>
            <w:tcW w:w="562" w:type="dxa"/>
            <w:tcMar/>
          </w:tcPr>
          <w:p w:rsidR="00AA19C9" w:rsidRDefault="00AA19C9" w14:paraId="177FC707" w14:textId="717DB52F">
            <w:r>
              <w:t>16</w:t>
            </w:r>
          </w:p>
        </w:tc>
        <w:tc>
          <w:tcPr>
            <w:tcW w:w="5448" w:type="dxa"/>
            <w:tcMar/>
          </w:tcPr>
          <w:p w:rsidRPr="0023132E" w:rsidR="00AA19C9" w:rsidRDefault="00AA19C9" w14:paraId="1C032399" w14:textId="5F19C031">
            <w:r>
              <w:t xml:space="preserve">What is the highest level of education that you have achieved? </w:t>
            </w:r>
          </w:p>
        </w:tc>
        <w:tc>
          <w:tcPr>
            <w:tcW w:w="3006" w:type="dxa"/>
            <w:tcMar/>
          </w:tcPr>
          <w:p w:rsidR="00AA19C9" w:rsidRDefault="006A2CE4" w14:paraId="3F796612" w14:textId="267C8AFB">
            <w:r>
              <w:t xml:space="preserve">A list of </w:t>
            </w:r>
            <w:r w:rsidR="00025424">
              <w:t xml:space="preserve">17 </w:t>
            </w:r>
            <w:r>
              <w:t>levels, recoded into less than year 12 and year 12 or higher</w:t>
            </w:r>
            <w:r w:rsidR="00025424">
              <w:t>.</w:t>
            </w:r>
          </w:p>
        </w:tc>
      </w:tr>
      <w:tr w:rsidR="00AA19C9" w:rsidTr="2C452D3F" w14:paraId="75BAAA0D" w14:textId="77777777">
        <w:tc>
          <w:tcPr>
            <w:tcW w:w="562" w:type="dxa"/>
            <w:tcMar/>
          </w:tcPr>
          <w:p w:rsidR="00AA19C9" w:rsidRDefault="00AA19C9" w14:paraId="49425E65" w14:textId="7E9CB711">
            <w:r>
              <w:t>17</w:t>
            </w:r>
          </w:p>
        </w:tc>
        <w:tc>
          <w:tcPr>
            <w:tcW w:w="5448" w:type="dxa"/>
            <w:tcMar/>
          </w:tcPr>
          <w:p w:rsidRPr="0023132E" w:rsidR="00AA19C9" w:rsidRDefault="00AA19C9" w14:paraId="122C2E99" w14:textId="5C98F90A">
            <w:r>
              <w:t>In general would you say that your health is:</w:t>
            </w:r>
          </w:p>
        </w:tc>
        <w:tc>
          <w:tcPr>
            <w:tcW w:w="3006" w:type="dxa"/>
            <w:tcMar/>
          </w:tcPr>
          <w:p w:rsidR="00AA19C9" w:rsidRDefault="00AA19C9" w14:paraId="44045842" w14:textId="20EC5D25">
            <w:r>
              <w:t>excellent, very good, good, fair, poor.</w:t>
            </w:r>
          </w:p>
        </w:tc>
      </w:tr>
      <w:tr w:rsidR="00AA19C9" w:rsidTr="2C452D3F" w14:paraId="41AB8C45" w14:textId="77777777">
        <w:tc>
          <w:tcPr>
            <w:tcW w:w="562" w:type="dxa"/>
            <w:tcMar/>
          </w:tcPr>
          <w:p w:rsidR="00AA19C9" w:rsidRDefault="00AA19C9" w14:paraId="752C2A48" w14:textId="5D281610">
            <w:r>
              <w:t>18</w:t>
            </w:r>
          </w:p>
        </w:tc>
        <w:tc>
          <w:tcPr>
            <w:tcW w:w="5448" w:type="dxa"/>
            <w:tcMar/>
          </w:tcPr>
          <w:p w:rsidRPr="0023132E" w:rsidR="00AA19C9" w:rsidRDefault="00AA19C9" w14:paraId="3A5F0B63" w14:textId="604F788D">
            <w:r>
              <w:t>In the past 2 years have you had any of the following check-ups (Blood pressure check, Cholesterol check, Test for diabetes or high blood sugar, Bowel examination, Skin examination (for lesions/cancers), Mammogram (breast x-ray), Pap smear test, Prostate check)</w:t>
            </w:r>
          </w:p>
        </w:tc>
        <w:tc>
          <w:tcPr>
            <w:tcW w:w="3006" w:type="dxa"/>
            <w:tcMar/>
          </w:tcPr>
          <w:p w:rsidR="00AA19C9" w:rsidP="00AA19C9" w:rsidRDefault="00AA19C9" w14:paraId="6B4498EC" w14:textId="050AFD35">
            <w:r>
              <w:t>yes, no, don’t know, NA</w:t>
            </w:r>
          </w:p>
        </w:tc>
      </w:tr>
      <w:tr w:rsidR="00AA19C9" w:rsidTr="2C452D3F" w14:paraId="48CD960F" w14:textId="77777777">
        <w:tc>
          <w:tcPr>
            <w:tcW w:w="562" w:type="dxa"/>
            <w:tcMar/>
          </w:tcPr>
          <w:p w:rsidR="00AA19C9" w:rsidRDefault="00AA19C9" w14:paraId="2C4F212F" w14:textId="65E34CA3">
            <w:r>
              <w:t>19</w:t>
            </w:r>
          </w:p>
        </w:tc>
        <w:tc>
          <w:tcPr>
            <w:tcW w:w="5448" w:type="dxa"/>
            <w:tcMar/>
          </w:tcPr>
          <w:p w:rsidRPr="00AA19C9" w:rsidR="00AA19C9" w:rsidRDefault="00AA19C9" w14:paraId="72B8CFC7" w14:textId="0C20A729">
            <w:r w:rsidRPr="00AA19C9">
              <w:t>Has a doctor or other health professional ever advised you to quit smoking?</w:t>
            </w:r>
          </w:p>
        </w:tc>
        <w:tc>
          <w:tcPr>
            <w:tcW w:w="3006" w:type="dxa"/>
            <w:tcMar/>
          </w:tcPr>
          <w:p w:rsidR="00AA19C9" w:rsidRDefault="006A2CE4" w14:paraId="3707FEFA" w14:textId="4BB4E5D8">
            <w:r>
              <w:t>Yes (within past 12 months), yes (within past 3 years), yes (3 or more years ago), no, don’t know. Recoded into yes, no, don’t know omitted.</w:t>
            </w:r>
          </w:p>
        </w:tc>
      </w:tr>
      <w:tr w:rsidR="00AA19C9" w:rsidTr="2C452D3F" w14:paraId="514E48E2" w14:textId="77777777">
        <w:tc>
          <w:tcPr>
            <w:tcW w:w="562" w:type="dxa"/>
            <w:tcMar/>
          </w:tcPr>
          <w:p w:rsidR="00AA19C9" w:rsidRDefault="00AA19C9" w14:paraId="146392B9" w14:textId="5BFFE779">
            <w:r>
              <w:t>20</w:t>
            </w:r>
          </w:p>
        </w:tc>
        <w:tc>
          <w:tcPr>
            <w:tcW w:w="5448" w:type="dxa"/>
            <w:tcMar/>
          </w:tcPr>
          <w:p w:rsidRPr="00AA19C9" w:rsidR="00AA19C9" w:rsidRDefault="00AA19C9" w14:paraId="4B007436" w14:textId="2B4C870C">
            <w:r w:rsidRPr="00AA19C9">
              <w:t>Has a doctor or other health professional ever talked to you about physical activity or exercise?</w:t>
            </w:r>
          </w:p>
        </w:tc>
        <w:tc>
          <w:tcPr>
            <w:tcW w:w="3006" w:type="dxa"/>
            <w:tcMar/>
          </w:tcPr>
          <w:p w:rsidR="00AA19C9" w:rsidRDefault="006A2CE4" w14:paraId="6B770D83" w14:textId="5684E650">
            <w:r>
              <w:t xml:space="preserve">Yes (within past 12 months), yes (within past 3 years), yes (3 </w:t>
            </w:r>
            <w:r>
              <w:lastRenderedPageBreak/>
              <w:t>or more years ago), no, don’t know. Recoded into yes, no, don’t know omitted.</w:t>
            </w:r>
          </w:p>
        </w:tc>
      </w:tr>
      <w:tr w:rsidR="00AA19C9" w:rsidTr="2C452D3F" w14:paraId="083FD471" w14:textId="77777777">
        <w:tc>
          <w:tcPr>
            <w:tcW w:w="562" w:type="dxa"/>
            <w:tcMar/>
          </w:tcPr>
          <w:p w:rsidR="00AA19C9" w:rsidRDefault="00AA19C9" w14:paraId="1E8B0A3E" w14:textId="30F8EE7F">
            <w:r>
              <w:lastRenderedPageBreak/>
              <w:t>21</w:t>
            </w:r>
          </w:p>
        </w:tc>
        <w:tc>
          <w:tcPr>
            <w:tcW w:w="5448" w:type="dxa"/>
            <w:tcMar/>
          </w:tcPr>
          <w:p w:rsidRPr="00AA19C9" w:rsidR="00AA19C9" w:rsidRDefault="00AA19C9" w14:paraId="5714A04C" w14:textId="4C3A17FC">
            <w:r w:rsidRPr="00AA19C9">
              <w:t>Has a doctor or other health professional ever talked to you about whether the amount of alcohol you drink was a problem?</w:t>
            </w:r>
          </w:p>
        </w:tc>
        <w:tc>
          <w:tcPr>
            <w:tcW w:w="3006" w:type="dxa"/>
            <w:tcMar/>
          </w:tcPr>
          <w:p w:rsidR="00AA19C9" w:rsidRDefault="006A2CE4" w14:paraId="4D567127" w14:textId="43847623">
            <w:r>
              <w:t>Yes (within past 12 months), yes (within past 3 years), yes (3 or more years ago), no, don’t know. Recoded into yes, no, don’t know omitted.</w:t>
            </w:r>
          </w:p>
        </w:tc>
      </w:tr>
      <w:tr w:rsidR="00AA19C9" w:rsidTr="2C452D3F" w14:paraId="6514FEBE" w14:textId="77777777">
        <w:tc>
          <w:tcPr>
            <w:tcW w:w="562" w:type="dxa"/>
            <w:tcMar/>
          </w:tcPr>
          <w:p w:rsidR="00AA19C9" w:rsidRDefault="00AA19C9" w14:paraId="7B29A8DC" w14:textId="58E24312">
            <w:r>
              <w:t>22</w:t>
            </w:r>
          </w:p>
        </w:tc>
        <w:tc>
          <w:tcPr>
            <w:tcW w:w="5448" w:type="dxa"/>
            <w:tcMar/>
          </w:tcPr>
          <w:p w:rsidRPr="00AA19C9" w:rsidR="00AA19C9" w:rsidRDefault="00AA19C9" w14:paraId="0840011B" w14:textId="041C6A5D">
            <w:r w:rsidRPr="00AA19C9">
              <w:t>Has a doctor or other health professional ever talked to you about your diet or eating habits?</w:t>
            </w:r>
          </w:p>
        </w:tc>
        <w:tc>
          <w:tcPr>
            <w:tcW w:w="3006" w:type="dxa"/>
            <w:tcMar/>
          </w:tcPr>
          <w:p w:rsidR="00AA19C9" w:rsidRDefault="006A2CE4" w14:paraId="1A7712B2" w14:textId="38E544C1">
            <w:r>
              <w:t>Yes (within past 12 months), yes (within past 3 years), yes (3 or more years ago), no, don’t know. Recoded into yes, no, don’t know omitted.</w:t>
            </w:r>
          </w:p>
        </w:tc>
      </w:tr>
      <w:tr w:rsidR="00AA19C9" w:rsidTr="2C452D3F" w14:paraId="53430CA4" w14:textId="77777777">
        <w:tc>
          <w:tcPr>
            <w:tcW w:w="562" w:type="dxa"/>
            <w:tcMar/>
          </w:tcPr>
          <w:p w:rsidR="00AA19C9" w:rsidRDefault="00AA19C9" w14:paraId="1A0E9BB3" w14:textId="7B33E792">
            <w:r>
              <w:t>23</w:t>
            </w:r>
          </w:p>
        </w:tc>
        <w:tc>
          <w:tcPr>
            <w:tcW w:w="5448" w:type="dxa"/>
            <w:tcMar/>
          </w:tcPr>
          <w:p w:rsidRPr="00AA19C9" w:rsidR="00AA19C9" w:rsidRDefault="00AA19C9" w14:paraId="3D77F353" w14:textId="6236336E">
            <w:r w:rsidRPr="00AA19C9">
              <w:t>Have you ever been told by a doctor or nurse that you should lose weight?</w:t>
            </w:r>
          </w:p>
        </w:tc>
        <w:tc>
          <w:tcPr>
            <w:tcW w:w="3006" w:type="dxa"/>
            <w:tcMar/>
          </w:tcPr>
          <w:p w:rsidR="00AA19C9" w:rsidRDefault="006A2CE4" w14:paraId="3DBE9410" w14:textId="61FEA680">
            <w:r>
              <w:t>Yes, no, don’t know</w:t>
            </w:r>
          </w:p>
        </w:tc>
      </w:tr>
      <w:tr w:rsidR="00AA19C9" w:rsidTr="2C452D3F" w14:paraId="1C5D86C3" w14:textId="77777777">
        <w:tc>
          <w:tcPr>
            <w:tcW w:w="562" w:type="dxa"/>
            <w:tcMar/>
          </w:tcPr>
          <w:p w:rsidR="00AA19C9" w:rsidRDefault="00AA19C9" w14:paraId="1A88E856" w14:textId="33A6E061">
            <w:r>
              <w:t>24</w:t>
            </w:r>
          </w:p>
        </w:tc>
        <w:tc>
          <w:tcPr>
            <w:tcW w:w="5448" w:type="dxa"/>
            <w:tcMar/>
          </w:tcPr>
          <w:p w:rsidR="00AA19C9" w:rsidP="00AA19C9" w:rsidRDefault="006A2CE4" w14:paraId="14A71F16" w14:textId="77777777">
            <w:r>
              <w:t>Last time you saw a doctor at your GP surgery or health centre, how good was the doctor at each of the following?</w:t>
            </w:r>
          </w:p>
          <w:p w:rsidRPr="00AA19C9" w:rsidR="006A2CE4" w:rsidP="00025424" w:rsidRDefault="006A2CE4" w14:paraId="1145F50D" w14:textId="67AF1645">
            <w:r>
              <w:t>(giving you enough time, asking about your symptoms, listening to you, explaining tests and treatments, involving you in decisions about your care, treating you with care and concern, taking your problems seriously)</w:t>
            </w:r>
            <w:r w:rsidR="00E460EE">
              <w:t xml:space="preserve"> </w:t>
            </w:r>
            <w:r w:rsidR="00E460EE">
              <w:fldChar w:fldCharType="begin"/>
            </w:r>
            <w:r w:rsidR="00E460EE">
              <w:instrText xml:space="preserve"> ADDIN EN.CITE &lt;EndNote&gt;&lt;Cite&gt;&lt;Author&gt;Campbell&lt;/Author&gt;&lt;Year&gt;2009&lt;/Year&gt;&lt;RecNum&gt;703&lt;/RecNum&gt;&lt;DisplayText&gt;(1)&lt;/DisplayText&gt;&lt;record&gt;&lt;rec-number&gt;703&lt;/rec-number&gt;&lt;foreign-keys&gt;&lt;key app="EN" db-id="aprazap9wrsav7e9298pdpfwr2s2e99dsfw2" timestamp="0"&gt;703&lt;/key&gt;&lt;/foreign-keys&gt;&lt;ref-type name="Journal Article"&gt;17&lt;/ref-type&gt;&lt;contributors&gt;&lt;authors&gt;&lt;author&gt;Campbell, John&lt;/author&gt;&lt;author&gt;Smith, Patten&lt;/author&gt;&lt;author&gt;Nissen, Sonja&lt;/author&gt;&lt;author&gt;Bower, Peter&lt;/author&gt;&lt;author&gt;Elliott, Marc&lt;/author&gt;&lt;author&gt;Roland, Martin&lt;/author&gt;&lt;/authors&gt;&lt;/contributors&gt;&lt;titles&gt;&lt;title&gt;The GP Patient Survey for use in primary care in the National Health Service in the UK – development and psychometric characteristics&lt;/title&gt;&lt;secondary-title&gt;BMC Family Practice&lt;/secondary-title&gt;&lt;/titles&gt;&lt;pages&gt;57&lt;/pages&gt;&lt;volume&gt;10&lt;/volume&gt;&lt;number&gt;1&lt;/number&gt;&lt;dates&gt;&lt;year&gt;2009&lt;/year&gt;&lt;pub-dates&gt;&lt;date&gt;August 22&lt;/date&gt;&lt;/pub-dates&gt;&lt;/dates&gt;&lt;isbn&gt;1471-2296&lt;/isbn&gt;&lt;label&gt;Campbell2009&lt;/label&gt;&lt;work-type&gt;journal article&lt;/work-type&gt;&lt;urls&gt;&lt;related-urls&gt;&lt;url&gt;https://doi.org/10.1186/1471-2296-10-57&lt;/url&gt;&lt;/related-urls&gt;&lt;/urls&gt;&lt;electronic-resource-num&gt;10.1186/1471-2296-10-57&lt;/electronic-resource-num&gt;&lt;/record&gt;&lt;/Cite&gt;&lt;/EndNote&gt;</w:instrText>
            </w:r>
            <w:r w:rsidR="00E460EE">
              <w:fldChar w:fldCharType="separate"/>
            </w:r>
            <w:r w:rsidR="00025424">
              <w:rPr>
                <w:noProof/>
              </w:rPr>
              <w:t>(Campbell et al, 2009).</w:t>
            </w:r>
            <w:r w:rsidR="00E460EE">
              <w:fldChar w:fldCharType="end"/>
            </w:r>
          </w:p>
        </w:tc>
        <w:tc>
          <w:tcPr>
            <w:tcW w:w="3006" w:type="dxa"/>
            <w:tcMar/>
          </w:tcPr>
          <w:p w:rsidR="00AA19C9" w:rsidRDefault="006A2CE4" w14:paraId="43D6A3FA" w14:textId="22BBAB4B">
            <w:r>
              <w:t>Very good, good, neither good nor poor, poor, very poor, doesn’t apply</w:t>
            </w:r>
          </w:p>
        </w:tc>
      </w:tr>
    </w:tbl>
    <w:p w:rsidRPr="0023132E" w:rsidR="0045506F" w:rsidRDefault="0045506F" w14:paraId="4CB4B803" w14:textId="179302B3"/>
    <w:p w:rsidRPr="001A63BE" w:rsidR="002346E6" w:rsidP="001A63BE" w:rsidRDefault="002346E6" w14:paraId="52DEAEE0" w14:textId="42F646E2">
      <w:pPr>
        <w:ind w:left="360"/>
        <w:rPr>
          <w:highlight w:val="yellow"/>
        </w:rPr>
      </w:pPr>
    </w:p>
    <w:sectPr w:rsidRPr="001A63BE" w:rsidR="002346E6">
      <w:pgSz w:w="11906" w:h="16838" w:orient="portrait"/>
      <w:pgMar w:top="1440"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45356"/>
    <w:multiLevelType w:val="hybridMultilevel"/>
    <w:tmpl w:val="702253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val="fal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azap9wrsav7e9298pdpfwr2s2e99dsfw2&quot;&gt;Rejuvesol paper&lt;record-ids&gt;&lt;item&gt;703&lt;/item&gt;&lt;/record-ids&gt;&lt;/item&gt;&lt;/Libraries&gt;"/>
  </w:docVars>
  <w:rsids>
    <w:rsidRoot w:val="0045506F"/>
    <w:rsid w:val="00025424"/>
    <w:rsid w:val="001A63BE"/>
    <w:rsid w:val="001C5BCF"/>
    <w:rsid w:val="0023132E"/>
    <w:rsid w:val="002346E6"/>
    <w:rsid w:val="00385E74"/>
    <w:rsid w:val="0045506F"/>
    <w:rsid w:val="006A2CE4"/>
    <w:rsid w:val="00731587"/>
    <w:rsid w:val="00AA19C9"/>
    <w:rsid w:val="00E460EE"/>
    <w:rsid w:val="0797B817"/>
    <w:rsid w:val="0FAC1283"/>
    <w:rsid w:val="192D0733"/>
    <w:rsid w:val="2C452D3F"/>
    <w:rsid w:val="47A8D923"/>
    <w:rsid w:val="6CEF09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C0424"/>
  <w15:chartTrackingRefBased/>
  <w15:docId w15:val="{C28BB3DE-CA02-45DB-A297-1E951E21C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45506F"/>
    <w:pPr>
      <w:ind w:left="720"/>
      <w:contextualSpacing/>
    </w:pPr>
  </w:style>
  <w:style w:type="table" w:styleId="TableGrid">
    <w:name w:val="Table Grid"/>
    <w:basedOn w:val="TableNormal"/>
    <w:uiPriority w:val="39"/>
    <w:rsid w:val="00AA19C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Normal"/>
    <w:link w:val="EndNoteBibliographyTitleChar"/>
    <w:rsid w:val="00E460EE"/>
    <w:pPr>
      <w:spacing w:after="0"/>
      <w:jc w:val="center"/>
    </w:pPr>
    <w:rPr>
      <w:rFonts w:ascii="Calibri" w:hAnsi="Calibri"/>
      <w:noProof/>
      <w:lang w:val="en-US"/>
    </w:rPr>
  </w:style>
  <w:style w:type="character" w:styleId="EndNoteBibliographyTitleChar" w:customStyle="1">
    <w:name w:val="EndNote Bibliography Title Char"/>
    <w:basedOn w:val="DefaultParagraphFont"/>
    <w:link w:val="EndNoteBibliographyTitle"/>
    <w:rsid w:val="00E460EE"/>
    <w:rPr>
      <w:rFonts w:ascii="Calibri" w:hAnsi="Calibri"/>
      <w:noProof/>
      <w:lang w:val="en-US"/>
    </w:rPr>
  </w:style>
  <w:style w:type="paragraph" w:styleId="EndNoteBibliography" w:customStyle="1">
    <w:name w:val="EndNote Bibliography"/>
    <w:basedOn w:val="Normal"/>
    <w:link w:val="EndNoteBibliographyChar"/>
    <w:rsid w:val="00E460EE"/>
    <w:pPr>
      <w:spacing w:line="240" w:lineRule="auto"/>
    </w:pPr>
    <w:rPr>
      <w:rFonts w:ascii="Calibri" w:hAnsi="Calibri"/>
      <w:noProof/>
      <w:lang w:val="en-US"/>
    </w:rPr>
  </w:style>
  <w:style w:type="character" w:styleId="EndNoteBibliographyChar" w:customStyle="1">
    <w:name w:val="EndNote Bibliography Char"/>
    <w:basedOn w:val="DefaultParagraphFont"/>
    <w:link w:val="EndNoteBibliography"/>
    <w:rsid w:val="00E460EE"/>
    <w:rPr>
      <w:rFonts w:ascii="Calibri" w:hAnsi="Calibri"/>
      <w:noProof/>
      <w:lang w:val="en-US"/>
    </w:rPr>
  </w:style>
  <w:style w:type="character" w:styleId="CommentReference">
    <w:name w:val="annotation reference"/>
    <w:basedOn w:val="DefaultParagraphFont"/>
    <w:uiPriority w:val="99"/>
    <w:semiHidden/>
    <w:unhideWhenUsed/>
    <w:rsid w:val="001C5BCF"/>
    <w:rPr>
      <w:sz w:val="16"/>
      <w:szCs w:val="16"/>
    </w:rPr>
  </w:style>
  <w:style w:type="paragraph" w:styleId="CommentText">
    <w:name w:val="annotation text"/>
    <w:basedOn w:val="Normal"/>
    <w:link w:val="CommentTextChar"/>
    <w:uiPriority w:val="99"/>
    <w:semiHidden/>
    <w:unhideWhenUsed/>
    <w:rsid w:val="001C5BCF"/>
    <w:pPr>
      <w:spacing w:line="240" w:lineRule="auto"/>
    </w:pPr>
    <w:rPr>
      <w:sz w:val="20"/>
      <w:szCs w:val="20"/>
    </w:rPr>
  </w:style>
  <w:style w:type="character" w:styleId="CommentTextChar" w:customStyle="1">
    <w:name w:val="Comment Text Char"/>
    <w:basedOn w:val="DefaultParagraphFont"/>
    <w:link w:val="CommentText"/>
    <w:uiPriority w:val="99"/>
    <w:semiHidden/>
    <w:rsid w:val="001C5BCF"/>
    <w:rPr>
      <w:sz w:val="20"/>
      <w:szCs w:val="20"/>
    </w:rPr>
  </w:style>
  <w:style w:type="paragraph" w:styleId="CommentSubject">
    <w:name w:val="annotation subject"/>
    <w:basedOn w:val="CommentText"/>
    <w:next w:val="CommentText"/>
    <w:link w:val="CommentSubjectChar"/>
    <w:uiPriority w:val="99"/>
    <w:semiHidden/>
    <w:unhideWhenUsed/>
    <w:rsid w:val="001C5BCF"/>
    <w:rPr>
      <w:b/>
      <w:bCs/>
    </w:rPr>
  </w:style>
  <w:style w:type="character" w:styleId="CommentSubjectChar" w:customStyle="1">
    <w:name w:val="Comment Subject Char"/>
    <w:basedOn w:val="CommentTextChar"/>
    <w:link w:val="CommentSubject"/>
    <w:uiPriority w:val="99"/>
    <w:semiHidden/>
    <w:rsid w:val="001C5BCF"/>
    <w:rPr>
      <w:b/>
      <w:bCs/>
      <w:sz w:val="20"/>
      <w:szCs w:val="20"/>
    </w:rPr>
  </w:style>
  <w:style w:type="paragraph" w:styleId="BalloonText">
    <w:name w:val="Balloon Text"/>
    <w:basedOn w:val="Normal"/>
    <w:link w:val="BalloonTextChar"/>
    <w:uiPriority w:val="99"/>
    <w:semiHidden/>
    <w:unhideWhenUsed/>
    <w:rsid w:val="001C5BCF"/>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1C5B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969535">
      <w:bodyDiv w:val="1"/>
      <w:marLeft w:val="0"/>
      <w:marRight w:val="0"/>
      <w:marTop w:val="0"/>
      <w:marBottom w:val="0"/>
      <w:divBdr>
        <w:top w:val="none" w:sz="0" w:space="0" w:color="auto"/>
        <w:left w:val="none" w:sz="0" w:space="0" w:color="auto"/>
        <w:bottom w:val="none" w:sz="0" w:space="0" w:color="auto"/>
        <w:right w:val="none" w:sz="0" w:space="0" w:color="auto"/>
      </w:divBdr>
      <w:divsChild>
        <w:div w:id="999237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theme" Target="theme/theme1.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microsoft.com/office/2011/relationships/people" Target="people.xml" Id="rId11" /><Relationship Type="http://schemas.openxmlformats.org/officeDocument/2006/relationships/styles" Target="styles.xml" Id="rId5" /><Relationship Type="http://schemas.openxmlformats.org/officeDocument/2006/relationships/fontTable" Target="fontTable.xml" Id="rId10" /><Relationship Type="http://schemas.openxmlformats.org/officeDocument/2006/relationships/numbering" Target="numbering.xml" Id="rId4" /><Relationship Type="http://schemas.microsoft.com/office/2011/relationships/commentsExtended" Target="commentsExtended.xml" Id="rId9" /><Relationship Type="http://schemas.microsoft.com/office/2016/09/relationships/commentsIds" Target="/word/commentsIds.xml" Id="R6abed7ee441e4466"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7" ma:contentTypeDescription="Create a new document." ma:contentTypeScope="" ma:versionID="af7fe1bbe9cbf1db38c8fed847af4f93">
  <xsd:schema xmlns:xsd="http://www.w3.org/2001/XMLSchema" xmlns:xs="http://www.w3.org/2001/XMLSchema" xmlns:p="http://schemas.microsoft.com/office/2006/metadata/properties" xmlns:ns3="b8d4f493-1f15-40ec-a50c-fb334238712c" targetNamespace="http://schemas.microsoft.com/office/2006/metadata/properties" ma:root="true" ma:fieldsID="d86012eb60dc87ba558001915332634b" ns3:_="">
    <xsd:import namespace="b8d4f493-1f15-40ec-a50c-fb334238712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CA053D-C68D-4FCF-AFBB-170AC24A269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1F35321-F398-47B4-838A-AB041E2A65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0AE225-3ABA-4C97-A492-2A359ECF868B}">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Hewlett-Packard Company</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uthor2</dc:creator>
  <keywords/>
  <dc:description/>
  <lastModifiedBy>Kristen Glenister</lastModifiedBy>
  <revision>4</revision>
  <dcterms:created xsi:type="dcterms:W3CDTF">2020-03-11T06:41:00.0000000Z</dcterms:created>
  <dcterms:modified xsi:type="dcterms:W3CDTF">2020-05-08T02:19:30.85318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